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0221F" w:rsidRDefault="0090221F" w:rsidP="00DA4557">
      <w:pPr>
        <w:rPr>
          <w:b/>
        </w:rPr>
      </w:pPr>
      <w:bookmarkStart w:id="0" w:name="_GoBack"/>
      <w:bookmarkEnd w:id="0"/>
      <w:r>
        <w:rPr>
          <w:b/>
        </w:rPr>
        <w:t>Table 2 with percentile groups rather than NCVO boundaries</w:t>
      </w:r>
    </w:p>
    <w:p w:rsidR="0090221F" w:rsidRPr="00C60D21" w:rsidRDefault="0090221F" w:rsidP="0090221F">
      <w:r w:rsidRPr="00C60D21">
        <w:t xml:space="preserve">Table </w:t>
      </w:r>
      <w:r>
        <w:t>2</w:t>
      </w:r>
      <w:r w:rsidRPr="00C60D21">
        <w:t>.</w:t>
      </w:r>
      <w:r>
        <w:t xml:space="preserve"> Network connectednes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75"/>
        <w:gridCol w:w="1843"/>
        <w:gridCol w:w="1417"/>
        <w:gridCol w:w="1418"/>
      </w:tblGrid>
      <w:tr w:rsidR="0090221F" w:rsidRPr="000F3042" w:rsidTr="001474F1">
        <w:trPr>
          <w:trHeight w:val="363"/>
        </w:trPr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2835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:rsidR="0090221F" w:rsidRPr="008A1909" w:rsidRDefault="0090221F" w:rsidP="001474F1">
            <w:pPr>
              <w:jc w:val="center"/>
              <w:rPr>
                <w:b/>
              </w:rPr>
            </w:pPr>
            <w:r w:rsidRPr="008A1909">
              <w:rPr>
                <w:b/>
              </w:rPr>
              <w:t>Connected to network</w:t>
            </w:r>
          </w:p>
        </w:tc>
      </w:tr>
      <w:tr w:rsidR="0090221F" w:rsidRPr="000F3042" w:rsidTr="001474F1">
        <w:trPr>
          <w:trHeight w:val="410"/>
        </w:trPr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 w:rsidRPr="000F3042">
              <w:t>Yes</w:t>
            </w:r>
          </w:p>
        </w:tc>
        <w:tc>
          <w:tcPr>
            <w:tcW w:w="1418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 w:rsidRPr="000F3042">
              <w:t>No</w:t>
            </w:r>
          </w:p>
        </w:tc>
      </w:tr>
      <w:tr w:rsidR="0090221F" w:rsidRPr="000F3042" w:rsidTr="001474F1">
        <w:trPr>
          <w:trHeight w:val="463"/>
        </w:trPr>
        <w:tc>
          <w:tcPr>
            <w:tcW w:w="675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</w:tcPr>
          <w:p w:rsidR="0090221F" w:rsidRPr="008A1909" w:rsidRDefault="0090221F" w:rsidP="001474F1">
            <w:pPr>
              <w:jc w:val="center"/>
              <w:rPr>
                <w:b/>
              </w:rPr>
            </w:pPr>
            <w:r w:rsidRPr="008A1909">
              <w:rPr>
                <w:b/>
              </w:rPr>
              <w:t>Size group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0-25</w:t>
            </w:r>
            <w:r w:rsidRPr="0090221F">
              <w:rPr>
                <w:vertAlign w:val="superscript"/>
              </w:rPr>
              <w:t>th</w:t>
            </w:r>
            <w:r>
              <w:t xml:space="preserve"> </w:t>
            </w:r>
          </w:p>
          <w:p w:rsidR="0090221F" w:rsidRPr="000F3042" w:rsidRDefault="0090221F" w:rsidP="001474F1">
            <w:pPr>
              <w:jc w:val="center"/>
            </w:pPr>
            <w:r>
              <w:t>percentile</w:t>
            </w:r>
          </w:p>
        </w:tc>
        <w:tc>
          <w:tcPr>
            <w:tcW w:w="1417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14</w:t>
            </w:r>
          </w:p>
          <w:p w:rsidR="0090221F" w:rsidRPr="000F3042" w:rsidRDefault="0090221F" w:rsidP="0090221F">
            <w:pPr>
              <w:jc w:val="center"/>
            </w:pPr>
            <w:r>
              <w:t>(38.9%)</w:t>
            </w:r>
          </w:p>
        </w:tc>
        <w:tc>
          <w:tcPr>
            <w:tcW w:w="1418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22</w:t>
            </w:r>
          </w:p>
          <w:p w:rsidR="0090221F" w:rsidRPr="000F3042" w:rsidRDefault="0090221F" w:rsidP="001474F1">
            <w:pPr>
              <w:jc w:val="center"/>
            </w:pPr>
            <w:r>
              <w:t>(61.1%)</w:t>
            </w:r>
          </w:p>
        </w:tc>
      </w:tr>
      <w:tr w:rsidR="0090221F" w:rsidRPr="000F3042" w:rsidTr="001474F1">
        <w:trPr>
          <w:trHeight w:val="425"/>
        </w:trPr>
        <w:tc>
          <w:tcPr>
            <w:tcW w:w="675" w:type="dxa"/>
            <w:vMerge/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25</w:t>
            </w:r>
            <w:r w:rsidRPr="0090221F">
              <w:rPr>
                <w:vertAlign w:val="superscript"/>
              </w:rPr>
              <w:t>th</w:t>
            </w:r>
            <w:r>
              <w:t>-50</w:t>
            </w:r>
            <w:r w:rsidRPr="0090221F">
              <w:rPr>
                <w:vertAlign w:val="superscript"/>
              </w:rPr>
              <w:t>th</w:t>
            </w:r>
            <w:r>
              <w:t xml:space="preserve"> percentile</w:t>
            </w:r>
          </w:p>
        </w:tc>
        <w:tc>
          <w:tcPr>
            <w:tcW w:w="1417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23</w:t>
            </w:r>
          </w:p>
          <w:p w:rsidR="0090221F" w:rsidRPr="000F3042" w:rsidRDefault="0090221F" w:rsidP="001474F1">
            <w:pPr>
              <w:jc w:val="center"/>
            </w:pPr>
            <w:r>
              <w:t>(62.2%)</w:t>
            </w:r>
          </w:p>
        </w:tc>
        <w:tc>
          <w:tcPr>
            <w:tcW w:w="1418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14</w:t>
            </w:r>
          </w:p>
          <w:p w:rsidR="0090221F" w:rsidRPr="000F3042" w:rsidRDefault="0090221F" w:rsidP="001474F1">
            <w:pPr>
              <w:jc w:val="center"/>
            </w:pPr>
            <w:r>
              <w:t>(37.8%)</w:t>
            </w:r>
          </w:p>
        </w:tc>
      </w:tr>
      <w:tr w:rsidR="0090221F" w:rsidRPr="000F3042" w:rsidTr="001474F1">
        <w:trPr>
          <w:trHeight w:val="414"/>
        </w:trPr>
        <w:tc>
          <w:tcPr>
            <w:tcW w:w="675" w:type="dxa"/>
            <w:vMerge/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50</w:t>
            </w:r>
            <w:r w:rsidRPr="0090221F">
              <w:rPr>
                <w:vertAlign w:val="superscript"/>
              </w:rPr>
              <w:t>th</w:t>
            </w:r>
            <w:r>
              <w:t>-75</w:t>
            </w:r>
            <w:r w:rsidRPr="0090221F">
              <w:rPr>
                <w:vertAlign w:val="superscript"/>
              </w:rPr>
              <w:t>th</w:t>
            </w:r>
            <w:r>
              <w:t xml:space="preserve"> percentile</w:t>
            </w:r>
          </w:p>
        </w:tc>
        <w:tc>
          <w:tcPr>
            <w:tcW w:w="1417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23</w:t>
            </w:r>
          </w:p>
          <w:p w:rsidR="0090221F" w:rsidRPr="000F3042" w:rsidRDefault="0090221F" w:rsidP="001474F1">
            <w:pPr>
              <w:jc w:val="center"/>
            </w:pPr>
            <w:r>
              <w:t>(65.7%)</w:t>
            </w:r>
          </w:p>
        </w:tc>
        <w:tc>
          <w:tcPr>
            <w:tcW w:w="1418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12</w:t>
            </w:r>
          </w:p>
          <w:p w:rsidR="0090221F" w:rsidRPr="000F3042" w:rsidRDefault="0090221F" w:rsidP="001474F1">
            <w:pPr>
              <w:jc w:val="center"/>
            </w:pPr>
            <w:r>
              <w:t>(34.3%)</w:t>
            </w:r>
          </w:p>
        </w:tc>
      </w:tr>
      <w:tr w:rsidR="0090221F" w:rsidRPr="000F3042" w:rsidTr="001474F1">
        <w:trPr>
          <w:trHeight w:val="411"/>
        </w:trPr>
        <w:tc>
          <w:tcPr>
            <w:tcW w:w="675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75</w:t>
            </w:r>
            <w:r w:rsidRPr="0090221F">
              <w:rPr>
                <w:vertAlign w:val="superscript"/>
              </w:rPr>
              <w:t>th</w:t>
            </w:r>
            <w:r>
              <w:t>-100</w:t>
            </w:r>
            <w:r w:rsidRPr="0090221F">
              <w:rPr>
                <w:vertAlign w:val="superscript"/>
              </w:rPr>
              <w:t>th</w:t>
            </w:r>
            <w:r>
              <w:t xml:space="preserve"> percentile</w:t>
            </w:r>
          </w:p>
        </w:tc>
        <w:tc>
          <w:tcPr>
            <w:tcW w:w="1417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30</w:t>
            </w:r>
          </w:p>
          <w:p w:rsidR="0090221F" w:rsidRPr="000F3042" w:rsidRDefault="0090221F" w:rsidP="001474F1">
            <w:pPr>
              <w:jc w:val="center"/>
            </w:pPr>
            <w:r>
              <w:t>(81.1%)</w:t>
            </w:r>
          </w:p>
        </w:tc>
        <w:tc>
          <w:tcPr>
            <w:tcW w:w="1418" w:type="dxa"/>
            <w:shd w:val="clear" w:color="auto" w:fill="auto"/>
          </w:tcPr>
          <w:p w:rsidR="0090221F" w:rsidRDefault="0090221F" w:rsidP="001474F1">
            <w:pPr>
              <w:jc w:val="center"/>
            </w:pPr>
            <w:r>
              <w:t>7</w:t>
            </w:r>
          </w:p>
          <w:p w:rsidR="0090221F" w:rsidRPr="000F3042" w:rsidRDefault="0090221F" w:rsidP="001474F1">
            <w:pPr>
              <w:jc w:val="center"/>
            </w:pPr>
            <w:r>
              <w:t>(18.9%)</w:t>
            </w:r>
          </w:p>
        </w:tc>
      </w:tr>
      <w:tr w:rsidR="0090221F" w:rsidRPr="000F3042" w:rsidTr="001474F1">
        <w:trPr>
          <w:trHeight w:val="411"/>
        </w:trPr>
        <w:tc>
          <w:tcPr>
            <w:tcW w:w="675" w:type="dxa"/>
            <w:tcBorders>
              <w:left w:val="nil"/>
              <w:bottom w:val="nil"/>
            </w:tcBorders>
            <w:shd w:val="clear" w:color="auto" w:fill="auto"/>
          </w:tcPr>
          <w:p w:rsidR="0090221F" w:rsidRPr="000F3042" w:rsidRDefault="0090221F" w:rsidP="001474F1"/>
        </w:tc>
        <w:tc>
          <w:tcPr>
            <w:tcW w:w="1843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Total</w:t>
            </w:r>
          </w:p>
        </w:tc>
        <w:tc>
          <w:tcPr>
            <w:tcW w:w="1417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90 (62.1%)</w:t>
            </w:r>
          </w:p>
        </w:tc>
        <w:tc>
          <w:tcPr>
            <w:tcW w:w="1418" w:type="dxa"/>
            <w:shd w:val="clear" w:color="auto" w:fill="auto"/>
          </w:tcPr>
          <w:p w:rsidR="0090221F" w:rsidRPr="000F3042" w:rsidRDefault="0090221F" w:rsidP="001474F1">
            <w:pPr>
              <w:jc w:val="center"/>
            </w:pPr>
            <w:r>
              <w:t>55 (37.9%)</w:t>
            </w:r>
          </w:p>
        </w:tc>
      </w:tr>
    </w:tbl>
    <w:p w:rsidR="0090221F" w:rsidRDefault="0090221F" w:rsidP="0090221F">
      <w:pPr>
        <w:ind w:firstLine="720"/>
      </w:pPr>
      <w:r>
        <w:t>n=145</w:t>
      </w:r>
      <w:r>
        <w:tab/>
        <w:t>gamma=0.44</w:t>
      </w:r>
      <w:r>
        <w:tab/>
      </w:r>
      <w:proofErr w:type="spellStart"/>
      <w:r>
        <w:t>Pr</w:t>
      </w:r>
      <w:proofErr w:type="spellEnd"/>
      <w:r>
        <w:t>=0.003</w:t>
      </w:r>
    </w:p>
    <w:p w:rsidR="0090221F" w:rsidRDefault="0090221F" w:rsidP="0090221F">
      <w:pPr>
        <w:ind w:firstLine="720"/>
      </w:pPr>
      <w:r>
        <w:t>Size groupings</w:t>
      </w:r>
      <w:r w:rsidRPr="00622280">
        <w:t xml:space="preserve">: </w:t>
      </w:r>
      <w:r>
        <w:t>25</w:t>
      </w:r>
      <w:r w:rsidRPr="0090221F">
        <w:rPr>
          <w:vertAlign w:val="superscript"/>
        </w:rPr>
        <w:t>th</w:t>
      </w:r>
      <w:r>
        <w:t>, 50</w:t>
      </w:r>
      <w:r w:rsidRPr="0090221F">
        <w:rPr>
          <w:vertAlign w:val="superscript"/>
        </w:rPr>
        <w:t>th</w:t>
      </w:r>
      <w:r>
        <w:t>, 75</w:t>
      </w:r>
      <w:r w:rsidRPr="0090221F">
        <w:rPr>
          <w:vertAlign w:val="superscript"/>
        </w:rPr>
        <w:t>th</w:t>
      </w:r>
      <w:r>
        <w:t xml:space="preserve"> percentile</w:t>
      </w:r>
    </w:p>
    <w:p w:rsidR="0090221F" w:rsidRDefault="0090221F" w:rsidP="00DA4557">
      <w:pPr>
        <w:rPr>
          <w:b/>
        </w:rPr>
      </w:pPr>
    </w:p>
    <w:p w:rsidR="0090221F" w:rsidRDefault="0090221F" w:rsidP="00DA4557">
      <w:pPr>
        <w:rPr>
          <w:b/>
        </w:rPr>
      </w:pPr>
    </w:p>
    <w:p w:rsidR="0090221F" w:rsidRDefault="0090221F" w:rsidP="00DA4557">
      <w:pPr>
        <w:rPr>
          <w:b/>
        </w:rPr>
      </w:pPr>
      <w:r>
        <w:rPr>
          <w:b/>
        </w:rPr>
        <w:t>Table 1 and 2 with 30 handles rather than 40</w:t>
      </w:r>
    </w:p>
    <w:p w:rsidR="00DA4557" w:rsidRPr="000F3042" w:rsidRDefault="00DA4557" w:rsidP="00DA4557">
      <w:r w:rsidRPr="000F3042">
        <w:t xml:space="preserve">Table </w:t>
      </w:r>
      <w:r>
        <w:t>1</w:t>
      </w:r>
      <w:r w:rsidRPr="000F3042">
        <w:t xml:space="preserve">. </w:t>
      </w:r>
      <w:r>
        <w:t>Handle ownership and median time on Twitter</w:t>
      </w:r>
    </w:p>
    <w:tbl>
      <w:tblPr>
        <w:tblW w:w="6776" w:type="dxa"/>
        <w:tblInd w:w="-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6"/>
        <w:gridCol w:w="2046"/>
        <w:gridCol w:w="2047"/>
        <w:gridCol w:w="2047"/>
      </w:tblGrid>
      <w:tr w:rsidR="00DA4557" w:rsidRPr="000F3042" w:rsidTr="0038412D">
        <w:tc>
          <w:tcPr>
            <w:tcW w:w="6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6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% with Twitter handle (searches performed)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Median days on Twitter</w:t>
            </w:r>
          </w:p>
        </w:tc>
      </w:tr>
      <w:tr w:rsidR="00DA4557" w:rsidRPr="000F3042" w:rsidTr="0038412D">
        <w:tc>
          <w:tcPr>
            <w:tcW w:w="636" w:type="dxa"/>
            <w:vMerge w:val="restart"/>
            <w:shd w:val="clear" w:color="auto" w:fill="auto"/>
            <w:textDirection w:val="btLr"/>
          </w:tcPr>
          <w:p w:rsidR="00DA4557" w:rsidRPr="000F3042" w:rsidRDefault="00DA4557" w:rsidP="0038412D">
            <w:pPr>
              <w:ind w:left="113" w:right="113"/>
              <w:jc w:val="center"/>
            </w:pPr>
            <w:r w:rsidRPr="008A1909">
              <w:rPr>
                <w:b/>
              </w:rPr>
              <w:t>Size group</w:t>
            </w:r>
          </w:p>
        </w:tc>
        <w:tc>
          <w:tcPr>
            <w:tcW w:w="2046" w:type="dxa"/>
            <w:tcBorders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Small</w:t>
            </w:r>
          </w:p>
          <w:p w:rsidR="00DA4557" w:rsidRPr="000F3042" w:rsidRDefault="00DA4557" w:rsidP="0038412D">
            <w:pPr>
              <w:jc w:val="center"/>
            </w:pPr>
            <w:r>
              <w:t>£10K -  £99K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26% </w:t>
            </w:r>
          </w:p>
          <w:p w:rsidR="00DA4557" w:rsidRPr="000F3042" w:rsidRDefault="00DA4557" w:rsidP="00DA4557">
            <w:pPr>
              <w:jc w:val="center"/>
            </w:pPr>
            <w:r>
              <w:t>(116)</w:t>
            </w:r>
          </w:p>
        </w:tc>
        <w:tc>
          <w:tcPr>
            <w:tcW w:w="2047" w:type="dxa"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B23CC0" w:rsidP="0038412D">
            <w:pPr>
              <w:jc w:val="center"/>
            </w:pPr>
            <w:r>
              <w:t>1787</w:t>
            </w:r>
          </w:p>
        </w:tc>
      </w:tr>
      <w:tr w:rsidR="00DA4557" w:rsidRPr="000F3042" w:rsidTr="0038412D">
        <w:trPr>
          <w:cantSplit/>
          <w:trHeight w:val="673"/>
        </w:trPr>
        <w:tc>
          <w:tcPr>
            <w:tcW w:w="636" w:type="dxa"/>
            <w:vMerge/>
            <w:shd w:val="clear" w:color="auto" w:fill="auto"/>
            <w:textDirection w:val="btLr"/>
          </w:tcPr>
          <w:p w:rsidR="00DA4557" w:rsidRPr="000F3042" w:rsidRDefault="00DA4557" w:rsidP="0038412D">
            <w:pPr>
              <w:ind w:left="113" w:right="113"/>
            </w:pPr>
          </w:p>
        </w:tc>
        <w:tc>
          <w:tcPr>
            <w:tcW w:w="20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edium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0</w:t>
            </w:r>
            <w:r>
              <w:t>K - £999K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49% </w:t>
            </w:r>
          </w:p>
          <w:p w:rsidR="00DA4557" w:rsidRPr="000F3042" w:rsidRDefault="00DA4557" w:rsidP="0038412D">
            <w:pPr>
              <w:jc w:val="center"/>
            </w:pPr>
            <w:r>
              <w:t>(61)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1910</w:t>
            </w:r>
          </w:p>
        </w:tc>
      </w:tr>
      <w:tr w:rsidR="00DA4557" w:rsidRPr="000F3042" w:rsidTr="0038412D">
        <w:tc>
          <w:tcPr>
            <w:tcW w:w="636" w:type="dxa"/>
            <w:vMerge/>
            <w:shd w:val="clear" w:color="auto" w:fill="auto"/>
          </w:tcPr>
          <w:p w:rsidR="00DA4557" w:rsidRPr="000F3042" w:rsidRDefault="00DA4557" w:rsidP="0038412D">
            <w:pPr>
              <w:jc w:val="center"/>
            </w:pPr>
          </w:p>
        </w:tc>
        <w:tc>
          <w:tcPr>
            <w:tcW w:w="204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Large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</w:t>
            </w:r>
            <w:r>
              <w:t>M</w:t>
            </w:r>
            <w:r w:rsidRPr="000F3042">
              <w:t xml:space="preserve"> </w:t>
            </w:r>
            <w:r>
              <w:t>-</w:t>
            </w:r>
            <w:r w:rsidRPr="000F3042">
              <w:t xml:space="preserve"> £9</w:t>
            </w:r>
            <w:r>
              <w:t>M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9299C" w:rsidP="0038412D">
            <w:pPr>
              <w:jc w:val="center"/>
            </w:pPr>
            <w:r>
              <w:t>58</w:t>
            </w:r>
            <w:r w:rsidR="00DA4557">
              <w:t xml:space="preserve">% </w:t>
            </w:r>
          </w:p>
          <w:p w:rsidR="00DA4557" w:rsidRPr="000F3042" w:rsidRDefault="00B9299C" w:rsidP="00B9299C">
            <w:pPr>
              <w:jc w:val="center"/>
            </w:pPr>
            <w:r>
              <w:t>(52</w:t>
            </w:r>
            <w:r w:rsidR="00DA4557">
              <w:t>)</w:t>
            </w:r>
          </w:p>
        </w:tc>
        <w:tc>
          <w:tcPr>
            <w:tcW w:w="204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2834</w:t>
            </w:r>
          </w:p>
        </w:tc>
      </w:tr>
      <w:tr w:rsidR="00DA4557" w:rsidRPr="000F3042" w:rsidTr="0038412D">
        <w:tc>
          <w:tcPr>
            <w:tcW w:w="636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DA4557" w:rsidP="0038412D">
            <w:pPr>
              <w:jc w:val="center"/>
            </w:pPr>
          </w:p>
        </w:tc>
        <w:tc>
          <w:tcPr>
            <w:tcW w:w="2046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ajor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</w:t>
            </w:r>
            <w:r>
              <w:t>M+</w:t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>
              <w:t xml:space="preserve">78% </w:t>
            </w:r>
          </w:p>
          <w:p w:rsidR="00DA4557" w:rsidRPr="000F3042" w:rsidRDefault="00DA4557" w:rsidP="0038412D">
            <w:pPr>
              <w:jc w:val="center"/>
            </w:pPr>
            <w:r>
              <w:t>(38)</w:t>
            </w:r>
          </w:p>
        </w:tc>
        <w:tc>
          <w:tcPr>
            <w:tcW w:w="2047" w:type="dxa"/>
            <w:tcBorders>
              <w:top w:val="single" w:sz="4" w:space="0" w:color="auto"/>
            </w:tcBorders>
            <w:shd w:val="clear" w:color="auto" w:fill="auto"/>
          </w:tcPr>
          <w:p w:rsidR="00DA4557" w:rsidRPr="000F3042" w:rsidRDefault="00B23CC0" w:rsidP="0038412D">
            <w:pPr>
              <w:jc w:val="center"/>
            </w:pPr>
            <w:r>
              <w:t>2804</w:t>
            </w:r>
          </w:p>
        </w:tc>
      </w:tr>
      <w:tr w:rsidR="00DA4557" w:rsidRPr="000F3042" w:rsidTr="0038412D">
        <w:tc>
          <w:tcPr>
            <w:tcW w:w="636" w:type="dxa"/>
            <w:tcBorders>
              <w:left w:val="nil"/>
              <w:bottom w:val="nil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</w:p>
        </w:tc>
        <w:tc>
          <w:tcPr>
            <w:tcW w:w="2046" w:type="dxa"/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Total</w:t>
            </w:r>
          </w:p>
        </w:tc>
        <w:tc>
          <w:tcPr>
            <w:tcW w:w="2047" w:type="dxa"/>
            <w:shd w:val="clear" w:color="auto" w:fill="auto"/>
          </w:tcPr>
          <w:p w:rsidR="00DA4557" w:rsidRPr="000F3042" w:rsidRDefault="00DA4557" w:rsidP="00B23CC0">
            <w:pPr>
              <w:jc w:val="center"/>
            </w:pPr>
            <w:r>
              <w:t>4</w:t>
            </w:r>
            <w:r w:rsidR="00B23CC0">
              <w:t>5</w:t>
            </w:r>
            <w:r>
              <w:t>% (</w:t>
            </w:r>
            <w:r w:rsidR="00B23CC0">
              <w:t>267</w:t>
            </w:r>
            <w:r>
              <w:t>)</w:t>
            </w:r>
          </w:p>
        </w:tc>
        <w:tc>
          <w:tcPr>
            <w:tcW w:w="2047" w:type="dxa"/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2418</w:t>
            </w:r>
          </w:p>
        </w:tc>
      </w:tr>
    </w:tbl>
    <w:p w:rsidR="00DA4557" w:rsidRPr="00622280" w:rsidRDefault="00DA4557" w:rsidP="00DA4557">
      <w:r>
        <w:t>n=</w:t>
      </w:r>
      <w:r w:rsidR="00B23CC0">
        <w:t>267</w:t>
      </w:r>
      <w:r w:rsidR="00B23CC0">
        <w:tab/>
        <w:t>gamma=0.55</w:t>
      </w:r>
      <w:r>
        <w:tab/>
      </w:r>
      <w:proofErr w:type="spellStart"/>
      <w:r w:rsidRPr="000F3042">
        <w:t>Pr</w:t>
      </w:r>
      <w:proofErr w:type="spellEnd"/>
      <w:r w:rsidRPr="000F3042">
        <w:t>=0.000</w:t>
      </w:r>
      <w:r>
        <w:tab/>
        <w:t>Size groupings</w:t>
      </w:r>
      <w:r w:rsidRPr="00622280">
        <w:t xml:space="preserve">: </w:t>
      </w:r>
      <w:r w:rsidRPr="00622280">
        <w:fldChar w:fldCharType="begin"/>
      </w:r>
      <w:r w:rsidRPr="00622280">
        <w:instrText>ADDIN RW.CITE{{286 NCVO 2014}}</w:instrText>
      </w:r>
      <w:r w:rsidRPr="00622280">
        <w:fldChar w:fldCharType="separate"/>
      </w:r>
      <w:r w:rsidRPr="00112E7D">
        <w:t>(National Council for Voluntary Organisations, 2014)</w:t>
      </w:r>
      <w:r w:rsidRPr="00622280">
        <w:fldChar w:fldCharType="end"/>
      </w:r>
    </w:p>
    <w:p w:rsidR="00DA4557" w:rsidRDefault="00DA4557" w:rsidP="00DA4557">
      <w:pPr>
        <w:rPr>
          <w:sz w:val="22"/>
        </w:rPr>
      </w:pPr>
      <w:r>
        <w:rPr>
          <w:sz w:val="22"/>
        </w:rPr>
        <w:lastRenderedPageBreak/>
        <w:t>Note: The gamma and significance test relate to the handle ownership part of the table. The size groupings refer to total annual income.</w:t>
      </w:r>
    </w:p>
    <w:p w:rsidR="00DA4557" w:rsidRDefault="00DA4557" w:rsidP="00DA4557"/>
    <w:p w:rsidR="00DA4557" w:rsidRPr="00C60D21" w:rsidRDefault="00DA4557" w:rsidP="00DA4557">
      <w:r w:rsidRPr="00C60D21">
        <w:t xml:space="preserve">Table </w:t>
      </w:r>
      <w:r>
        <w:t>2</w:t>
      </w:r>
      <w:r w:rsidRPr="00C60D21">
        <w:t>.</w:t>
      </w:r>
      <w:r>
        <w:t xml:space="preserve"> Network connectedness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75"/>
        <w:gridCol w:w="1843"/>
        <w:gridCol w:w="1417"/>
        <w:gridCol w:w="1418"/>
      </w:tblGrid>
      <w:tr w:rsidR="00DA4557" w:rsidRPr="000F3042" w:rsidTr="0038412D">
        <w:trPr>
          <w:trHeight w:val="363"/>
        </w:trPr>
        <w:tc>
          <w:tcPr>
            <w:tcW w:w="6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2835" w:type="dxa"/>
            <w:gridSpan w:val="2"/>
            <w:tcBorders>
              <w:left w:val="single" w:sz="4" w:space="0" w:color="auto"/>
            </w:tcBorders>
            <w:shd w:val="clear" w:color="auto" w:fill="auto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Connected to network</w:t>
            </w:r>
          </w:p>
        </w:tc>
      </w:tr>
      <w:tr w:rsidR="00DA4557" w:rsidRPr="000F3042" w:rsidTr="0038412D">
        <w:trPr>
          <w:trHeight w:val="410"/>
        </w:trPr>
        <w:tc>
          <w:tcPr>
            <w:tcW w:w="6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 w:rsidRPr="000F3042">
              <w:t>Yes</w:t>
            </w:r>
          </w:p>
        </w:tc>
        <w:tc>
          <w:tcPr>
            <w:tcW w:w="1418" w:type="dxa"/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 w:rsidRPr="000F3042">
              <w:t>No</w:t>
            </w:r>
          </w:p>
        </w:tc>
      </w:tr>
      <w:tr w:rsidR="00DA4557" w:rsidRPr="000F3042" w:rsidTr="0038412D">
        <w:trPr>
          <w:trHeight w:val="463"/>
        </w:trPr>
        <w:tc>
          <w:tcPr>
            <w:tcW w:w="675" w:type="dxa"/>
            <w:vMerge w:val="restart"/>
            <w:tcBorders>
              <w:top w:val="single" w:sz="4" w:space="0" w:color="auto"/>
            </w:tcBorders>
            <w:shd w:val="clear" w:color="auto" w:fill="auto"/>
            <w:textDirection w:val="btLr"/>
          </w:tcPr>
          <w:p w:rsidR="00DA4557" w:rsidRPr="008A1909" w:rsidRDefault="00DA4557" w:rsidP="0038412D">
            <w:pPr>
              <w:jc w:val="center"/>
              <w:rPr>
                <w:b/>
              </w:rPr>
            </w:pPr>
            <w:r w:rsidRPr="008A1909">
              <w:rPr>
                <w:b/>
              </w:rPr>
              <w:t>Size group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Small</w:t>
            </w:r>
          </w:p>
          <w:p w:rsidR="00DA4557" w:rsidRPr="000F3042" w:rsidRDefault="00DA4557" w:rsidP="0038412D">
            <w:pPr>
              <w:jc w:val="center"/>
            </w:pPr>
            <w:r>
              <w:t>£10K -  £99K</w:t>
            </w:r>
          </w:p>
        </w:tc>
        <w:tc>
          <w:tcPr>
            <w:tcW w:w="1417" w:type="dxa"/>
            <w:shd w:val="clear" w:color="auto" w:fill="auto"/>
          </w:tcPr>
          <w:p w:rsidR="00DA4557" w:rsidRDefault="00B23CC0" w:rsidP="0038412D">
            <w:pPr>
              <w:jc w:val="center"/>
            </w:pPr>
            <w:r>
              <w:t>7</w:t>
            </w:r>
          </w:p>
          <w:p w:rsidR="00B23CC0" w:rsidRPr="000F3042" w:rsidRDefault="00B23CC0" w:rsidP="0038412D">
            <w:pPr>
              <w:jc w:val="center"/>
            </w:pPr>
            <w:r>
              <w:t>(23.3%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3</w:t>
            </w:r>
          </w:p>
          <w:p w:rsidR="00DA4557" w:rsidRPr="000F3042" w:rsidRDefault="00B23CC0" w:rsidP="00B23CC0">
            <w:pPr>
              <w:jc w:val="center"/>
            </w:pPr>
            <w:r>
              <w:t>(76.7%)</w:t>
            </w:r>
          </w:p>
        </w:tc>
      </w:tr>
      <w:tr w:rsidR="00DA4557" w:rsidRPr="000F3042" w:rsidTr="0038412D">
        <w:trPr>
          <w:trHeight w:val="425"/>
        </w:trPr>
        <w:tc>
          <w:tcPr>
            <w:tcW w:w="675" w:type="dxa"/>
            <w:vMerge/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edium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0</w:t>
            </w:r>
            <w:r>
              <w:t>K - £999K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19</w:t>
            </w:r>
          </w:p>
          <w:p w:rsidR="00DA4557" w:rsidRPr="000F3042" w:rsidRDefault="00B23CC0" w:rsidP="00B23CC0">
            <w:pPr>
              <w:jc w:val="center"/>
            </w:pPr>
            <w:r>
              <w:t>(63.3%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11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36.7%</w:t>
            </w:r>
            <w:r>
              <w:t>)</w:t>
            </w:r>
          </w:p>
        </w:tc>
      </w:tr>
      <w:tr w:rsidR="00DA4557" w:rsidRPr="000F3042" w:rsidTr="0038412D">
        <w:trPr>
          <w:trHeight w:val="414"/>
        </w:trPr>
        <w:tc>
          <w:tcPr>
            <w:tcW w:w="675" w:type="dxa"/>
            <w:vMerge/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Large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</w:t>
            </w:r>
            <w:r>
              <w:t>M</w:t>
            </w:r>
            <w:r w:rsidRPr="000F3042">
              <w:t xml:space="preserve"> </w:t>
            </w:r>
            <w:r>
              <w:t>-</w:t>
            </w:r>
            <w:r w:rsidRPr="000F3042">
              <w:t xml:space="preserve"> £9</w:t>
            </w:r>
            <w:r>
              <w:t>M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7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90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3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10%</w:t>
            </w:r>
            <w:r>
              <w:t>)</w:t>
            </w:r>
          </w:p>
        </w:tc>
      </w:tr>
      <w:tr w:rsidR="00DA4557" w:rsidRPr="000F3042" w:rsidTr="0038412D">
        <w:trPr>
          <w:trHeight w:val="411"/>
        </w:trPr>
        <w:tc>
          <w:tcPr>
            <w:tcW w:w="675" w:type="dxa"/>
            <w:vMerge/>
            <w:tcBorders>
              <w:bottom w:val="single" w:sz="4" w:space="0" w:color="auto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Default="00DA4557" w:rsidP="0038412D">
            <w:pPr>
              <w:jc w:val="center"/>
            </w:pPr>
            <w:r w:rsidRPr="000F3042">
              <w:t>Major</w:t>
            </w:r>
          </w:p>
          <w:p w:rsidR="00DA4557" w:rsidRPr="000F3042" w:rsidRDefault="00DA4557" w:rsidP="0038412D">
            <w:pPr>
              <w:jc w:val="center"/>
            </w:pPr>
            <w:r w:rsidRPr="000F3042">
              <w:t>£10</w:t>
            </w:r>
            <w:r>
              <w:t>M+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23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76.7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7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23.3%</w:t>
            </w:r>
            <w:r>
              <w:t>)</w:t>
            </w:r>
          </w:p>
        </w:tc>
      </w:tr>
      <w:tr w:rsidR="00DA4557" w:rsidRPr="000F3042" w:rsidTr="0038412D">
        <w:trPr>
          <w:trHeight w:val="411"/>
        </w:trPr>
        <w:tc>
          <w:tcPr>
            <w:tcW w:w="675" w:type="dxa"/>
            <w:tcBorders>
              <w:left w:val="nil"/>
              <w:bottom w:val="nil"/>
            </w:tcBorders>
            <w:shd w:val="clear" w:color="auto" w:fill="auto"/>
          </w:tcPr>
          <w:p w:rsidR="00DA4557" w:rsidRPr="000F3042" w:rsidRDefault="00DA4557" w:rsidP="0038412D"/>
        </w:tc>
        <w:tc>
          <w:tcPr>
            <w:tcW w:w="1843" w:type="dxa"/>
            <w:shd w:val="clear" w:color="auto" w:fill="auto"/>
          </w:tcPr>
          <w:p w:rsidR="00DA4557" w:rsidRPr="000F3042" w:rsidRDefault="00DA4557" w:rsidP="0038412D">
            <w:pPr>
              <w:jc w:val="center"/>
            </w:pPr>
            <w:r>
              <w:t>Total</w:t>
            </w:r>
          </w:p>
        </w:tc>
        <w:tc>
          <w:tcPr>
            <w:tcW w:w="1417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76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63.3%</w:t>
            </w:r>
            <w:r>
              <w:t>)</w:t>
            </w:r>
          </w:p>
        </w:tc>
        <w:tc>
          <w:tcPr>
            <w:tcW w:w="1418" w:type="dxa"/>
            <w:shd w:val="clear" w:color="auto" w:fill="auto"/>
          </w:tcPr>
          <w:p w:rsidR="00B23CC0" w:rsidRDefault="00B23CC0" w:rsidP="00B23CC0">
            <w:pPr>
              <w:jc w:val="center"/>
            </w:pPr>
            <w:r>
              <w:t>44</w:t>
            </w:r>
          </w:p>
          <w:p w:rsidR="00DA4557" w:rsidRPr="000F3042" w:rsidRDefault="00B23CC0" w:rsidP="00B23CC0">
            <w:pPr>
              <w:jc w:val="center"/>
            </w:pPr>
            <w:r>
              <w:t>(</w:t>
            </w:r>
            <w:r w:rsidR="00942D20">
              <w:t>36.7%</w:t>
            </w:r>
            <w:r>
              <w:t>)</w:t>
            </w:r>
          </w:p>
        </w:tc>
      </w:tr>
    </w:tbl>
    <w:p w:rsidR="00DA4557" w:rsidRDefault="00DA4557" w:rsidP="00DA4557">
      <w:pPr>
        <w:ind w:firstLine="720"/>
      </w:pPr>
      <w:r>
        <w:t>n=1</w:t>
      </w:r>
      <w:r w:rsidR="00B23CC0">
        <w:t>20</w:t>
      </w:r>
      <w:r>
        <w:tab/>
      </w:r>
      <w:r>
        <w:tab/>
        <w:t>gamma=0.</w:t>
      </w:r>
      <w:r w:rsidR="00B23CC0">
        <w:t>61</w:t>
      </w:r>
      <w:r>
        <w:tab/>
      </w:r>
      <w:r>
        <w:tab/>
      </w:r>
      <w:proofErr w:type="spellStart"/>
      <w:r w:rsidRPr="000F3042">
        <w:t>Pr</w:t>
      </w:r>
      <w:proofErr w:type="spellEnd"/>
      <w:r w:rsidRPr="000F3042">
        <w:t>=0.000</w:t>
      </w:r>
    </w:p>
    <w:p w:rsidR="00ED3A6B" w:rsidRDefault="00DA4557" w:rsidP="00C875FE">
      <w:pPr>
        <w:ind w:firstLine="720"/>
      </w:pPr>
      <w:r>
        <w:t>Size groupings</w:t>
      </w:r>
      <w:r w:rsidRPr="00622280">
        <w:t xml:space="preserve">: </w:t>
      </w:r>
      <w:r w:rsidRPr="00622280">
        <w:fldChar w:fldCharType="begin"/>
      </w:r>
      <w:r w:rsidRPr="00622280">
        <w:instrText>ADDIN RW.CITE{{286 NCVO 2014}}</w:instrText>
      </w:r>
      <w:r w:rsidRPr="00622280">
        <w:fldChar w:fldCharType="separate"/>
      </w:r>
      <w:r w:rsidRPr="00112E7D">
        <w:t>(National Council for Voluntary Organisations, 2014)</w:t>
      </w:r>
      <w:r w:rsidRPr="00622280">
        <w:fldChar w:fldCharType="end"/>
      </w:r>
    </w:p>
    <w:sectPr w:rsidR="00ED3A6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DSyMLQ0NDE0szAzNDBQ0lEKTi0uzszPAykwqQUA1qaXwCwAAAA="/>
  </w:docVars>
  <w:rsids>
    <w:rsidRoot w:val="00455F16"/>
    <w:rsid w:val="00000BF3"/>
    <w:rsid w:val="00003772"/>
    <w:rsid w:val="00011F04"/>
    <w:rsid w:val="00013F62"/>
    <w:rsid w:val="0001462E"/>
    <w:rsid w:val="000153CA"/>
    <w:rsid w:val="00015FBC"/>
    <w:rsid w:val="00020826"/>
    <w:rsid w:val="00020A53"/>
    <w:rsid w:val="00024632"/>
    <w:rsid w:val="00030D7D"/>
    <w:rsid w:val="00037924"/>
    <w:rsid w:val="000430CE"/>
    <w:rsid w:val="000437E0"/>
    <w:rsid w:val="00045D36"/>
    <w:rsid w:val="00052E0A"/>
    <w:rsid w:val="00053BFF"/>
    <w:rsid w:val="00056F56"/>
    <w:rsid w:val="000627E5"/>
    <w:rsid w:val="00065ABB"/>
    <w:rsid w:val="00071BE7"/>
    <w:rsid w:val="000722AD"/>
    <w:rsid w:val="000726E8"/>
    <w:rsid w:val="00073A40"/>
    <w:rsid w:val="00075A7D"/>
    <w:rsid w:val="000762C8"/>
    <w:rsid w:val="00080BAB"/>
    <w:rsid w:val="000854E1"/>
    <w:rsid w:val="00086AB0"/>
    <w:rsid w:val="00091329"/>
    <w:rsid w:val="00093B4B"/>
    <w:rsid w:val="000942FB"/>
    <w:rsid w:val="000971E2"/>
    <w:rsid w:val="000A0FC9"/>
    <w:rsid w:val="000A5D1C"/>
    <w:rsid w:val="000B2501"/>
    <w:rsid w:val="000B2FF6"/>
    <w:rsid w:val="000B48D0"/>
    <w:rsid w:val="000C4378"/>
    <w:rsid w:val="000C53E1"/>
    <w:rsid w:val="000C56FA"/>
    <w:rsid w:val="000C6665"/>
    <w:rsid w:val="000D5F6B"/>
    <w:rsid w:val="000D7308"/>
    <w:rsid w:val="000F7E23"/>
    <w:rsid w:val="00103915"/>
    <w:rsid w:val="0011058D"/>
    <w:rsid w:val="00114B7A"/>
    <w:rsid w:val="00121959"/>
    <w:rsid w:val="001259B1"/>
    <w:rsid w:val="00145256"/>
    <w:rsid w:val="0014768E"/>
    <w:rsid w:val="00150671"/>
    <w:rsid w:val="00157B58"/>
    <w:rsid w:val="00161875"/>
    <w:rsid w:val="00163FF9"/>
    <w:rsid w:val="00167DE4"/>
    <w:rsid w:val="00175679"/>
    <w:rsid w:val="00184504"/>
    <w:rsid w:val="0019221F"/>
    <w:rsid w:val="001937F1"/>
    <w:rsid w:val="001A0743"/>
    <w:rsid w:val="001A13F3"/>
    <w:rsid w:val="001A3618"/>
    <w:rsid w:val="001A65EE"/>
    <w:rsid w:val="001B1755"/>
    <w:rsid w:val="001B30F4"/>
    <w:rsid w:val="001C2C78"/>
    <w:rsid w:val="001C5F34"/>
    <w:rsid w:val="001D0D7B"/>
    <w:rsid w:val="001D1014"/>
    <w:rsid w:val="001D1528"/>
    <w:rsid w:val="001D2434"/>
    <w:rsid w:val="001D592F"/>
    <w:rsid w:val="001D66CD"/>
    <w:rsid w:val="001D66F7"/>
    <w:rsid w:val="001E07F5"/>
    <w:rsid w:val="001E7B61"/>
    <w:rsid w:val="001E7E09"/>
    <w:rsid w:val="001F3CF4"/>
    <w:rsid w:val="001F4812"/>
    <w:rsid w:val="001F5D9B"/>
    <w:rsid w:val="001F66CA"/>
    <w:rsid w:val="001F679F"/>
    <w:rsid w:val="001F706B"/>
    <w:rsid w:val="001F720A"/>
    <w:rsid w:val="002043E3"/>
    <w:rsid w:val="00204610"/>
    <w:rsid w:val="00207384"/>
    <w:rsid w:val="00210335"/>
    <w:rsid w:val="00212023"/>
    <w:rsid w:val="00221D6C"/>
    <w:rsid w:val="00222987"/>
    <w:rsid w:val="00225BC4"/>
    <w:rsid w:val="0023015B"/>
    <w:rsid w:val="0023068F"/>
    <w:rsid w:val="00247BB5"/>
    <w:rsid w:val="0025075A"/>
    <w:rsid w:val="002526F3"/>
    <w:rsid w:val="00253863"/>
    <w:rsid w:val="00253B44"/>
    <w:rsid w:val="00254E3D"/>
    <w:rsid w:val="00256082"/>
    <w:rsid w:val="00277037"/>
    <w:rsid w:val="002773C2"/>
    <w:rsid w:val="0028093E"/>
    <w:rsid w:val="0028122E"/>
    <w:rsid w:val="00282F7B"/>
    <w:rsid w:val="00285772"/>
    <w:rsid w:val="00291A0F"/>
    <w:rsid w:val="0029210E"/>
    <w:rsid w:val="002930F0"/>
    <w:rsid w:val="002955D2"/>
    <w:rsid w:val="002969DB"/>
    <w:rsid w:val="002A2BA9"/>
    <w:rsid w:val="002A519F"/>
    <w:rsid w:val="002B20DF"/>
    <w:rsid w:val="002B44A4"/>
    <w:rsid w:val="002B4920"/>
    <w:rsid w:val="002B4CE2"/>
    <w:rsid w:val="002C7665"/>
    <w:rsid w:val="002D3221"/>
    <w:rsid w:val="002D56D5"/>
    <w:rsid w:val="002D5A50"/>
    <w:rsid w:val="002E08EC"/>
    <w:rsid w:val="002E158C"/>
    <w:rsid w:val="002E3A8C"/>
    <w:rsid w:val="002E553C"/>
    <w:rsid w:val="002E7958"/>
    <w:rsid w:val="002F6AD3"/>
    <w:rsid w:val="0030370E"/>
    <w:rsid w:val="00306BF4"/>
    <w:rsid w:val="00315368"/>
    <w:rsid w:val="00315AC2"/>
    <w:rsid w:val="003162DC"/>
    <w:rsid w:val="00316527"/>
    <w:rsid w:val="00321E2C"/>
    <w:rsid w:val="00322B84"/>
    <w:rsid w:val="00325A56"/>
    <w:rsid w:val="00332B56"/>
    <w:rsid w:val="00332F55"/>
    <w:rsid w:val="003336AE"/>
    <w:rsid w:val="00335138"/>
    <w:rsid w:val="003410C4"/>
    <w:rsid w:val="00353B75"/>
    <w:rsid w:val="0036391B"/>
    <w:rsid w:val="003660F7"/>
    <w:rsid w:val="00366B8D"/>
    <w:rsid w:val="00367B03"/>
    <w:rsid w:val="00370386"/>
    <w:rsid w:val="003707DB"/>
    <w:rsid w:val="0037175A"/>
    <w:rsid w:val="0037543F"/>
    <w:rsid w:val="00375695"/>
    <w:rsid w:val="003823E5"/>
    <w:rsid w:val="003840A0"/>
    <w:rsid w:val="0038428C"/>
    <w:rsid w:val="003845E8"/>
    <w:rsid w:val="00385860"/>
    <w:rsid w:val="003932A5"/>
    <w:rsid w:val="00393456"/>
    <w:rsid w:val="00394A4A"/>
    <w:rsid w:val="003952FD"/>
    <w:rsid w:val="003956C1"/>
    <w:rsid w:val="00395D85"/>
    <w:rsid w:val="003A2A7C"/>
    <w:rsid w:val="003A46B3"/>
    <w:rsid w:val="003A5A67"/>
    <w:rsid w:val="003B22F4"/>
    <w:rsid w:val="003B2C27"/>
    <w:rsid w:val="003B3752"/>
    <w:rsid w:val="003B651D"/>
    <w:rsid w:val="003C2BF1"/>
    <w:rsid w:val="003C4122"/>
    <w:rsid w:val="003D4ECB"/>
    <w:rsid w:val="003E1772"/>
    <w:rsid w:val="003E34D9"/>
    <w:rsid w:val="003E357D"/>
    <w:rsid w:val="003F2310"/>
    <w:rsid w:val="003F3EC2"/>
    <w:rsid w:val="003F6CCF"/>
    <w:rsid w:val="00402E37"/>
    <w:rsid w:val="00407501"/>
    <w:rsid w:val="004143B2"/>
    <w:rsid w:val="00420568"/>
    <w:rsid w:val="00420CB5"/>
    <w:rsid w:val="004252DA"/>
    <w:rsid w:val="004313B7"/>
    <w:rsid w:val="00434902"/>
    <w:rsid w:val="00437042"/>
    <w:rsid w:val="00440E95"/>
    <w:rsid w:val="004410BF"/>
    <w:rsid w:val="0044296B"/>
    <w:rsid w:val="00442B73"/>
    <w:rsid w:val="00443153"/>
    <w:rsid w:val="004529DD"/>
    <w:rsid w:val="0045517E"/>
    <w:rsid w:val="00455451"/>
    <w:rsid w:val="00455F16"/>
    <w:rsid w:val="00464577"/>
    <w:rsid w:val="00473CD3"/>
    <w:rsid w:val="0047470A"/>
    <w:rsid w:val="00475F66"/>
    <w:rsid w:val="00475F7E"/>
    <w:rsid w:val="00476AA5"/>
    <w:rsid w:val="0048040D"/>
    <w:rsid w:val="0048173D"/>
    <w:rsid w:val="004833DB"/>
    <w:rsid w:val="004912FB"/>
    <w:rsid w:val="0049226F"/>
    <w:rsid w:val="00494BBE"/>
    <w:rsid w:val="00496202"/>
    <w:rsid w:val="004A20A3"/>
    <w:rsid w:val="004B54EA"/>
    <w:rsid w:val="004B5711"/>
    <w:rsid w:val="004C1949"/>
    <w:rsid w:val="004C3C7C"/>
    <w:rsid w:val="004D0FE1"/>
    <w:rsid w:val="004D2522"/>
    <w:rsid w:val="004E02CE"/>
    <w:rsid w:val="004E77AE"/>
    <w:rsid w:val="0050278B"/>
    <w:rsid w:val="00507DDF"/>
    <w:rsid w:val="0051050A"/>
    <w:rsid w:val="005106D8"/>
    <w:rsid w:val="00513B8B"/>
    <w:rsid w:val="005143A0"/>
    <w:rsid w:val="00514927"/>
    <w:rsid w:val="00521696"/>
    <w:rsid w:val="005314DC"/>
    <w:rsid w:val="005321A7"/>
    <w:rsid w:val="005379F1"/>
    <w:rsid w:val="00540835"/>
    <w:rsid w:val="00543F5A"/>
    <w:rsid w:val="005450C6"/>
    <w:rsid w:val="00546A08"/>
    <w:rsid w:val="0055267D"/>
    <w:rsid w:val="00560FFA"/>
    <w:rsid w:val="005625AC"/>
    <w:rsid w:val="005644BB"/>
    <w:rsid w:val="00564E6C"/>
    <w:rsid w:val="00565D51"/>
    <w:rsid w:val="00567671"/>
    <w:rsid w:val="0058193C"/>
    <w:rsid w:val="00585002"/>
    <w:rsid w:val="005859A0"/>
    <w:rsid w:val="00587D6E"/>
    <w:rsid w:val="0059316C"/>
    <w:rsid w:val="005B0430"/>
    <w:rsid w:val="005B13A7"/>
    <w:rsid w:val="005B4442"/>
    <w:rsid w:val="005B7E19"/>
    <w:rsid w:val="005C08A5"/>
    <w:rsid w:val="005C2F84"/>
    <w:rsid w:val="005C6158"/>
    <w:rsid w:val="005D1342"/>
    <w:rsid w:val="005D20E0"/>
    <w:rsid w:val="005D361B"/>
    <w:rsid w:val="005D4C66"/>
    <w:rsid w:val="005D5BE5"/>
    <w:rsid w:val="005E3036"/>
    <w:rsid w:val="005E33AC"/>
    <w:rsid w:val="005E4414"/>
    <w:rsid w:val="0060135C"/>
    <w:rsid w:val="0060754B"/>
    <w:rsid w:val="00611148"/>
    <w:rsid w:val="00612E04"/>
    <w:rsid w:val="00612FC2"/>
    <w:rsid w:val="006132DF"/>
    <w:rsid w:val="00620A67"/>
    <w:rsid w:val="0062285B"/>
    <w:rsid w:val="00627329"/>
    <w:rsid w:val="006305B2"/>
    <w:rsid w:val="00633A83"/>
    <w:rsid w:val="00634689"/>
    <w:rsid w:val="00635159"/>
    <w:rsid w:val="00640FA9"/>
    <w:rsid w:val="006413AE"/>
    <w:rsid w:val="00641550"/>
    <w:rsid w:val="00643329"/>
    <w:rsid w:val="0064499F"/>
    <w:rsid w:val="00644D02"/>
    <w:rsid w:val="006535F1"/>
    <w:rsid w:val="00654093"/>
    <w:rsid w:val="00664067"/>
    <w:rsid w:val="0066723B"/>
    <w:rsid w:val="00670E06"/>
    <w:rsid w:val="0067708E"/>
    <w:rsid w:val="00681C43"/>
    <w:rsid w:val="006940D5"/>
    <w:rsid w:val="006A2BE6"/>
    <w:rsid w:val="006A58C5"/>
    <w:rsid w:val="006B0084"/>
    <w:rsid w:val="006C2AF1"/>
    <w:rsid w:val="006C54F9"/>
    <w:rsid w:val="006D1BA3"/>
    <w:rsid w:val="006D42B6"/>
    <w:rsid w:val="006D5201"/>
    <w:rsid w:val="006D6F04"/>
    <w:rsid w:val="006E1CF2"/>
    <w:rsid w:val="006E2CF3"/>
    <w:rsid w:val="006E4385"/>
    <w:rsid w:val="006E4CD2"/>
    <w:rsid w:val="006E65C0"/>
    <w:rsid w:val="006E787D"/>
    <w:rsid w:val="006F39C9"/>
    <w:rsid w:val="006F39DE"/>
    <w:rsid w:val="006F72FD"/>
    <w:rsid w:val="00702694"/>
    <w:rsid w:val="00704817"/>
    <w:rsid w:val="007058D8"/>
    <w:rsid w:val="00712499"/>
    <w:rsid w:val="00712EBB"/>
    <w:rsid w:val="007303C6"/>
    <w:rsid w:val="00733E93"/>
    <w:rsid w:val="00734DC9"/>
    <w:rsid w:val="00735E53"/>
    <w:rsid w:val="00743593"/>
    <w:rsid w:val="00746F66"/>
    <w:rsid w:val="007514BD"/>
    <w:rsid w:val="00752259"/>
    <w:rsid w:val="00754DF6"/>
    <w:rsid w:val="007647EA"/>
    <w:rsid w:val="007650AA"/>
    <w:rsid w:val="00765C05"/>
    <w:rsid w:val="00766D1D"/>
    <w:rsid w:val="00767B8E"/>
    <w:rsid w:val="00771475"/>
    <w:rsid w:val="00776935"/>
    <w:rsid w:val="007810FA"/>
    <w:rsid w:val="007815E0"/>
    <w:rsid w:val="00781C8B"/>
    <w:rsid w:val="0078685C"/>
    <w:rsid w:val="00793CFC"/>
    <w:rsid w:val="007961C7"/>
    <w:rsid w:val="007A478E"/>
    <w:rsid w:val="007A5143"/>
    <w:rsid w:val="007B123E"/>
    <w:rsid w:val="007C0CF2"/>
    <w:rsid w:val="007C5476"/>
    <w:rsid w:val="007D6BE7"/>
    <w:rsid w:val="007E0976"/>
    <w:rsid w:val="007E3EE7"/>
    <w:rsid w:val="007E774D"/>
    <w:rsid w:val="007E7E22"/>
    <w:rsid w:val="007F530B"/>
    <w:rsid w:val="00801302"/>
    <w:rsid w:val="00803DDB"/>
    <w:rsid w:val="00804137"/>
    <w:rsid w:val="00805FA1"/>
    <w:rsid w:val="00810147"/>
    <w:rsid w:val="008150DF"/>
    <w:rsid w:val="00815C23"/>
    <w:rsid w:val="0081674E"/>
    <w:rsid w:val="00816AB8"/>
    <w:rsid w:val="0082095D"/>
    <w:rsid w:val="00822AE7"/>
    <w:rsid w:val="0082728B"/>
    <w:rsid w:val="00832723"/>
    <w:rsid w:val="008365A3"/>
    <w:rsid w:val="008440D5"/>
    <w:rsid w:val="008476FB"/>
    <w:rsid w:val="0085092A"/>
    <w:rsid w:val="008547BB"/>
    <w:rsid w:val="00856D84"/>
    <w:rsid w:val="00857619"/>
    <w:rsid w:val="00857738"/>
    <w:rsid w:val="008607B7"/>
    <w:rsid w:val="008609D3"/>
    <w:rsid w:val="008647CB"/>
    <w:rsid w:val="00870732"/>
    <w:rsid w:val="0087114B"/>
    <w:rsid w:val="00873864"/>
    <w:rsid w:val="00873AA9"/>
    <w:rsid w:val="008817DB"/>
    <w:rsid w:val="00894220"/>
    <w:rsid w:val="008C058B"/>
    <w:rsid w:val="008C06D1"/>
    <w:rsid w:val="008C1871"/>
    <w:rsid w:val="008C1A9D"/>
    <w:rsid w:val="008C3370"/>
    <w:rsid w:val="008C5CF6"/>
    <w:rsid w:val="008D08B4"/>
    <w:rsid w:val="008F2431"/>
    <w:rsid w:val="008F5E96"/>
    <w:rsid w:val="00900D98"/>
    <w:rsid w:val="0090221F"/>
    <w:rsid w:val="00903544"/>
    <w:rsid w:val="009044F6"/>
    <w:rsid w:val="009046F2"/>
    <w:rsid w:val="009174E1"/>
    <w:rsid w:val="00921FAD"/>
    <w:rsid w:val="009222CB"/>
    <w:rsid w:val="00931CB5"/>
    <w:rsid w:val="00933B7C"/>
    <w:rsid w:val="00935566"/>
    <w:rsid w:val="0093573C"/>
    <w:rsid w:val="00935E9A"/>
    <w:rsid w:val="00942D20"/>
    <w:rsid w:val="009467AA"/>
    <w:rsid w:val="009538AA"/>
    <w:rsid w:val="0095527B"/>
    <w:rsid w:val="009571BF"/>
    <w:rsid w:val="00962B17"/>
    <w:rsid w:val="009722D8"/>
    <w:rsid w:val="00972CDB"/>
    <w:rsid w:val="00975EA9"/>
    <w:rsid w:val="00980151"/>
    <w:rsid w:val="009802A4"/>
    <w:rsid w:val="0098160B"/>
    <w:rsid w:val="00995F7D"/>
    <w:rsid w:val="009A21C1"/>
    <w:rsid w:val="009A3AED"/>
    <w:rsid w:val="009A432B"/>
    <w:rsid w:val="009B66FF"/>
    <w:rsid w:val="009C0034"/>
    <w:rsid w:val="009C0292"/>
    <w:rsid w:val="009C0EBD"/>
    <w:rsid w:val="009C2933"/>
    <w:rsid w:val="009C3000"/>
    <w:rsid w:val="009C4F4A"/>
    <w:rsid w:val="009C5361"/>
    <w:rsid w:val="009D41AB"/>
    <w:rsid w:val="009E4B84"/>
    <w:rsid w:val="009F0F41"/>
    <w:rsid w:val="009F1144"/>
    <w:rsid w:val="009F604B"/>
    <w:rsid w:val="00A02DD7"/>
    <w:rsid w:val="00A036BE"/>
    <w:rsid w:val="00A116B8"/>
    <w:rsid w:val="00A20CEC"/>
    <w:rsid w:val="00A21E86"/>
    <w:rsid w:val="00A30B0D"/>
    <w:rsid w:val="00A428E8"/>
    <w:rsid w:val="00A43BB0"/>
    <w:rsid w:val="00A44B2B"/>
    <w:rsid w:val="00A45EAD"/>
    <w:rsid w:val="00A47943"/>
    <w:rsid w:val="00A561C8"/>
    <w:rsid w:val="00A56629"/>
    <w:rsid w:val="00A62443"/>
    <w:rsid w:val="00A63BA8"/>
    <w:rsid w:val="00A70AB1"/>
    <w:rsid w:val="00A74C9B"/>
    <w:rsid w:val="00A76733"/>
    <w:rsid w:val="00A769B9"/>
    <w:rsid w:val="00A76D86"/>
    <w:rsid w:val="00A851D6"/>
    <w:rsid w:val="00A8723A"/>
    <w:rsid w:val="00A91D2D"/>
    <w:rsid w:val="00A9653B"/>
    <w:rsid w:val="00AA534F"/>
    <w:rsid w:val="00AB19F5"/>
    <w:rsid w:val="00AB544D"/>
    <w:rsid w:val="00AB554D"/>
    <w:rsid w:val="00AC3924"/>
    <w:rsid w:val="00AC3F44"/>
    <w:rsid w:val="00AC545A"/>
    <w:rsid w:val="00AD210B"/>
    <w:rsid w:val="00AD4260"/>
    <w:rsid w:val="00AD6AC6"/>
    <w:rsid w:val="00AE013D"/>
    <w:rsid w:val="00AE29BF"/>
    <w:rsid w:val="00AE4003"/>
    <w:rsid w:val="00AE529A"/>
    <w:rsid w:val="00AE65EB"/>
    <w:rsid w:val="00AF7373"/>
    <w:rsid w:val="00AF77B1"/>
    <w:rsid w:val="00B0340E"/>
    <w:rsid w:val="00B0463A"/>
    <w:rsid w:val="00B04F8B"/>
    <w:rsid w:val="00B06068"/>
    <w:rsid w:val="00B10E74"/>
    <w:rsid w:val="00B11B69"/>
    <w:rsid w:val="00B20A1F"/>
    <w:rsid w:val="00B23272"/>
    <w:rsid w:val="00B23CC0"/>
    <w:rsid w:val="00B25594"/>
    <w:rsid w:val="00B26A28"/>
    <w:rsid w:val="00B27A52"/>
    <w:rsid w:val="00B31089"/>
    <w:rsid w:val="00B34870"/>
    <w:rsid w:val="00B35760"/>
    <w:rsid w:val="00B35C0E"/>
    <w:rsid w:val="00B37FA3"/>
    <w:rsid w:val="00B417D2"/>
    <w:rsid w:val="00B531E8"/>
    <w:rsid w:val="00B565FE"/>
    <w:rsid w:val="00B56D11"/>
    <w:rsid w:val="00B56D62"/>
    <w:rsid w:val="00B571DD"/>
    <w:rsid w:val="00B70797"/>
    <w:rsid w:val="00B7093A"/>
    <w:rsid w:val="00B71FFD"/>
    <w:rsid w:val="00B73F26"/>
    <w:rsid w:val="00B76B8C"/>
    <w:rsid w:val="00B81946"/>
    <w:rsid w:val="00B81EE6"/>
    <w:rsid w:val="00B82549"/>
    <w:rsid w:val="00B835CB"/>
    <w:rsid w:val="00B84E2D"/>
    <w:rsid w:val="00B900C0"/>
    <w:rsid w:val="00B90171"/>
    <w:rsid w:val="00B90D28"/>
    <w:rsid w:val="00B925F5"/>
    <w:rsid w:val="00B9299C"/>
    <w:rsid w:val="00B969DB"/>
    <w:rsid w:val="00B97953"/>
    <w:rsid w:val="00BA5CB2"/>
    <w:rsid w:val="00BB1F01"/>
    <w:rsid w:val="00BD53BB"/>
    <w:rsid w:val="00BD63DB"/>
    <w:rsid w:val="00BE3D36"/>
    <w:rsid w:val="00BE58F9"/>
    <w:rsid w:val="00BF2E7D"/>
    <w:rsid w:val="00BF42E0"/>
    <w:rsid w:val="00BF4401"/>
    <w:rsid w:val="00C00D75"/>
    <w:rsid w:val="00C07D3F"/>
    <w:rsid w:val="00C11570"/>
    <w:rsid w:val="00C13779"/>
    <w:rsid w:val="00C143F4"/>
    <w:rsid w:val="00C1674A"/>
    <w:rsid w:val="00C17027"/>
    <w:rsid w:val="00C214B3"/>
    <w:rsid w:val="00C23B8E"/>
    <w:rsid w:val="00C24289"/>
    <w:rsid w:val="00C25A61"/>
    <w:rsid w:val="00C275AA"/>
    <w:rsid w:val="00C40BE1"/>
    <w:rsid w:val="00C46E16"/>
    <w:rsid w:val="00C47D81"/>
    <w:rsid w:val="00C50FB6"/>
    <w:rsid w:val="00C6168B"/>
    <w:rsid w:val="00C647B0"/>
    <w:rsid w:val="00C66D56"/>
    <w:rsid w:val="00C80A55"/>
    <w:rsid w:val="00C83B22"/>
    <w:rsid w:val="00C83F55"/>
    <w:rsid w:val="00C875FE"/>
    <w:rsid w:val="00C91ACF"/>
    <w:rsid w:val="00C93DEC"/>
    <w:rsid w:val="00C940A7"/>
    <w:rsid w:val="00C97B48"/>
    <w:rsid w:val="00CA12B7"/>
    <w:rsid w:val="00CA2FC3"/>
    <w:rsid w:val="00CA4104"/>
    <w:rsid w:val="00CA438E"/>
    <w:rsid w:val="00CA6084"/>
    <w:rsid w:val="00CA6EE0"/>
    <w:rsid w:val="00CD21E7"/>
    <w:rsid w:val="00CE11BC"/>
    <w:rsid w:val="00CE3223"/>
    <w:rsid w:val="00CE43F4"/>
    <w:rsid w:val="00CF2799"/>
    <w:rsid w:val="00CF596F"/>
    <w:rsid w:val="00CF5AAA"/>
    <w:rsid w:val="00D02023"/>
    <w:rsid w:val="00D02BD8"/>
    <w:rsid w:val="00D1179B"/>
    <w:rsid w:val="00D130FD"/>
    <w:rsid w:val="00D13E66"/>
    <w:rsid w:val="00D14295"/>
    <w:rsid w:val="00D15958"/>
    <w:rsid w:val="00D17CAA"/>
    <w:rsid w:val="00D17DAF"/>
    <w:rsid w:val="00D2198B"/>
    <w:rsid w:val="00D27DFB"/>
    <w:rsid w:val="00D345C1"/>
    <w:rsid w:val="00D37B85"/>
    <w:rsid w:val="00D438D7"/>
    <w:rsid w:val="00D45639"/>
    <w:rsid w:val="00D569BF"/>
    <w:rsid w:val="00D608CC"/>
    <w:rsid w:val="00D61BBF"/>
    <w:rsid w:val="00D65798"/>
    <w:rsid w:val="00D7390F"/>
    <w:rsid w:val="00D74172"/>
    <w:rsid w:val="00D81669"/>
    <w:rsid w:val="00D82490"/>
    <w:rsid w:val="00D84F1A"/>
    <w:rsid w:val="00D8605A"/>
    <w:rsid w:val="00D87C31"/>
    <w:rsid w:val="00D91215"/>
    <w:rsid w:val="00D912B2"/>
    <w:rsid w:val="00D9135E"/>
    <w:rsid w:val="00D9555B"/>
    <w:rsid w:val="00DA1493"/>
    <w:rsid w:val="00DA4557"/>
    <w:rsid w:val="00DA4644"/>
    <w:rsid w:val="00DA4764"/>
    <w:rsid w:val="00DA4C96"/>
    <w:rsid w:val="00DA50C9"/>
    <w:rsid w:val="00DA55D2"/>
    <w:rsid w:val="00DA5644"/>
    <w:rsid w:val="00DB1150"/>
    <w:rsid w:val="00DB2101"/>
    <w:rsid w:val="00DB4B8E"/>
    <w:rsid w:val="00DB6721"/>
    <w:rsid w:val="00DB6841"/>
    <w:rsid w:val="00DB71B8"/>
    <w:rsid w:val="00DB771D"/>
    <w:rsid w:val="00DC28AC"/>
    <w:rsid w:val="00DD2957"/>
    <w:rsid w:val="00DD50CD"/>
    <w:rsid w:val="00DD7C78"/>
    <w:rsid w:val="00DE3AB0"/>
    <w:rsid w:val="00DE46B9"/>
    <w:rsid w:val="00DE4F34"/>
    <w:rsid w:val="00DF1923"/>
    <w:rsid w:val="00E006A7"/>
    <w:rsid w:val="00E01F87"/>
    <w:rsid w:val="00E03038"/>
    <w:rsid w:val="00E127F3"/>
    <w:rsid w:val="00E15EFA"/>
    <w:rsid w:val="00E234C8"/>
    <w:rsid w:val="00E24ED2"/>
    <w:rsid w:val="00E32A39"/>
    <w:rsid w:val="00E33BFF"/>
    <w:rsid w:val="00E34637"/>
    <w:rsid w:val="00E35DF2"/>
    <w:rsid w:val="00E3637C"/>
    <w:rsid w:val="00E4736E"/>
    <w:rsid w:val="00E5400C"/>
    <w:rsid w:val="00E578FD"/>
    <w:rsid w:val="00E57D28"/>
    <w:rsid w:val="00E61BF2"/>
    <w:rsid w:val="00E6580A"/>
    <w:rsid w:val="00E710ED"/>
    <w:rsid w:val="00E72FCF"/>
    <w:rsid w:val="00E76BDA"/>
    <w:rsid w:val="00E76DBA"/>
    <w:rsid w:val="00E837F6"/>
    <w:rsid w:val="00E95BF2"/>
    <w:rsid w:val="00E9615E"/>
    <w:rsid w:val="00E97571"/>
    <w:rsid w:val="00EA1136"/>
    <w:rsid w:val="00EA1874"/>
    <w:rsid w:val="00EB1B36"/>
    <w:rsid w:val="00EB3057"/>
    <w:rsid w:val="00EB383D"/>
    <w:rsid w:val="00EB3E58"/>
    <w:rsid w:val="00EB5A3F"/>
    <w:rsid w:val="00EB5EAC"/>
    <w:rsid w:val="00EB6DFE"/>
    <w:rsid w:val="00EC61B5"/>
    <w:rsid w:val="00EC6DBE"/>
    <w:rsid w:val="00ED0034"/>
    <w:rsid w:val="00ED3A6B"/>
    <w:rsid w:val="00ED7F37"/>
    <w:rsid w:val="00EE138D"/>
    <w:rsid w:val="00EE2681"/>
    <w:rsid w:val="00EE5D04"/>
    <w:rsid w:val="00EF2D0C"/>
    <w:rsid w:val="00EF33F7"/>
    <w:rsid w:val="00EF6BD0"/>
    <w:rsid w:val="00EF71D1"/>
    <w:rsid w:val="00F01F21"/>
    <w:rsid w:val="00F1763B"/>
    <w:rsid w:val="00F244D6"/>
    <w:rsid w:val="00F42C8D"/>
    <w:rsid w:val="00F45AEE"/>
    <w:rsid w:val="00F4686F"/>
    <w:rsid w:val="00F5367C"/>
    <w:rsid w:val="00F536D3"/>
    <w:rsid w:val="00F5461E"/>
    <w:rsid w:val="00F60D96"/>
    <w:rsid w:val="00F62A3D"/>
    <w:rsid w:val="00F63636"/>
    <w:rsid w:val="00F6727C"/>
    <w:rsid w:val="00F67F12"/>
    <w:rsid w:val="00F70B88"/>
    <w:rsid w:val="00F72B77"/>
    <w:rsid w:val="00F745C6"/>
    <w:rsid w:val="00F77432"/>
    <w:rsid w:val="00F77B5B"/>
    <w:rsid w:val="00F819D7"/>
    <w:rsid w:val="00F86CD1"/>
    <w:rsid w:val="00F972A5"/>
    <w:rsid w:val="00FA07C7"/>
    <w:rsid w:val="00FA539D"/>
    <w:rsid w:val="00FB15D2"/>
    <w:rsid w:val="00FB4DE1"/>
    <w:rsid w:val="00FB4EBD"/>
    <w:rsid w:val="00FB5DBB"/>
    <w:rsid w:val="00FC1CF7"/>
    <w:rsid w:val="00FC6C3B"/>
    <w:rsid w:val="00FC7FFC"/>
    <w:rsid w:val="00FD130B"/>
    <w:rsid w:val="00FD45EE"/>
    <w:rsid w:val="00FD59F7"/>
    <w:rsid w:val="00FD635D"/>
    <w:rsid w:val="00FE1A2E"/>
    <w:rsid w:val="00FE2240"/>
    <w:rsid w:val="00FE69E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CAD59B"/>
  <w15:chartTrackingRefBased/>
  <w15:docId w15:val="{5C9E5A8D-5DBC-456B-9FC6-C64331C3A4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A4557"/>
    <w:pPr>
      <w:spacing w:after="0" w:line="360" w:lineRule="auto"/>
    </w:pPr>
    <w:rPr>
      <w:rFonts w:ascii="Times New Roman" w:eastAsia="Calibri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2</Pages>
  <Words>210</Words>
  <Characters>1199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Stirling</Company>
  <LinksUpToDate>false</LinksUpToDate>
  <CharactersWithSpaces>14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Wallace</dc:creator>
  <cp:keywords/>
  <dc:description/>
  <cp:lastModifiedBy>Tom Wallace</cp:lastModifiedBy>
  <cp:revision>8</cp:revision>
  <dcterms:created xsi:type="dcterms:W3CDTF">2019-08-26T08:31:00Z</dcterms:created>
  <dcterms:modified xsi:type="dcterms:W3CDTF">2019-08-27T10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11128</vt:lpwstr>
  </property>
  <property fmtid="{D5CDD505-2E9C-101B-9397-08002B2CF9AE}" pid="3" name="WnCSubscriberId">
    <vt:lpwstr>6239</vt:lpwstr>
  </property>
  <property fmtid="{D5CDD505-2E9C-101B-9397-08002B2CF9AE}" pid="4" name="WnCOutputStyleId">
    <vt:lpwstr>10741</vt:lpwstr>
  </property>
  <property fmtid="{D5CDD505-2E9C-101B-9397-08002B2CF9AE}" pid="5" name="RWProductId">
    <vt:lpwstr>WnC</vt:lpwstr>
  </property>
  <property fmtid="{D5CDD505-2E9C-101B-9397-08002B2CF9AE}" pid="6" name="WnC4Folder">
    <vt:lpwstr>Documents///Table 1 and 2 with 30 handles rather than 40</vt:lpwstr>
  </property>
</Properties>
</file>